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0419BB" w14:textId="44BDD98A" w:rsidR="00867252" w:rsidRPr="00E166FA" w:rsidRDefault="00E166FA">
      <w:pPr>
        <w:rPr>
          <w:b/>
          <w:bCs/>
          <w:u w:val="single"/>
          <w:lang w:val="en-GB"/>
        </w:rPr>
      </w:pPr>
      <w:r w:rsidRPr="00E166FA">
        <w:rPr>
          <w:b/>
          <w:bCs/>
          <w:u w:val="single"/>
          <w:lang w:val="en-GB"/>
        </w:rPr>
        <w:t>References for the HMAGLOFDB</w:t>
      </w:r>
      <w:r>
        <w:rPr>
          <w:b/>
          <w:bCs/>
          <w:u w:val="single"/>
          <w:lang w:val="en-GB"/>
        </w:rPr>
        <w:t xml:space="preserve"> (as of 2022/07/31)</w:t>
      </w:r>
    </w:p>
    <w:p w14:paraId="62724EBD" w14:textId="56439B99" w:rsidR="00060374" w:rsidRPr="00060374" w:rsidRDefault="00060374">
      <w:pPr>
        <w:rPr>
          <w:lang w:val="en-GB"/>
        </w:rPr>
      </w:pPr>
    </w:p>
    <w:bookmarkStart w:id="0" w:name="_Hlk113353620"/>
    <w:p w14:paraId="75A82AC8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lang w:val="nl-NL"/>
        </w:rPr>
        <w:fldChar w:fldCharType="begin"/>
      </w:r>
      <w:r w:rsidRPr="003129BA">
        <w:rPr>
          <w:lang w:val="en-GB"/>
        </w:rPr>
        <w:instrText xml:space="preserve"> ADDIN ZOTERO_BIBL {"uncited":[],"omitted":[],"custom":[]} CSL_BIBLIOGRAPHY </w:instrText>
      </w:r>
      <w:r>
        <w:rPr>
          <w:lang w:val="nl-NL"/>
        </w:rPr>
        <w:fldChar w:fldCharType="separate"/>
      </w:r>
      <w:r>
        <w:rPr>
          <w:rFonts w:ascii="Times New Roman" w:hAnsi="Times New Roman" w:cs="Times New Roman"/>
          <w:sz w:val="24"/>
          <w:szCs w:val="24"/>
        </w:rPr>
        <w:t>Ali, S., 1977. Letter from Gilgit. Far Eastern Economic Review 98, 16.</w:t>
      </w:r>
    </w:p>
    <w:p w14:paraId="4F7E420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en, S.K., </w:t>
      </w:r>
      <w:proofErr w:type="spellStart"/>
      <w:r>
        <w:rPr>
          <w:rFonts w:ascii="Times New Roman" w:hAnsi="Times New Roman" w:cs="Times New Roman"/>
          <w:sz w:val="24"/>
          <w:szCs w:val="24"/>
        </w:rPr>
        <w:t>Rastner</w:t>
      </w:r>
      <w:proofErr w:type="spellEnd"/>
      <w:r>
        <w:rPr>
          <w:rFonts w:ascii="Times New Roman" w:hAnsi="Times New Roman" w:cs="Times New Roman"/>
          <w:sz w:val="24"/>
          <w:szCs w:val="24"/>
        </w:rPr>
        <w:t>, P., Arora, M., Huggel, C., Stoffel, M., 2016. Lake outburst and debris flow disaster at Kedarnath, June 2013: hydrometeorological triggering and topographic predisposition. Landslides 13, 1479–1491. https://doi.org/10.1007/s10346-015-0584-3</w:t>
      </w:r>
    </w:p>
    <w:p w14:paraId="39B8CF41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len, S.K., Zhang, G., Wang, W., Yao, T., Bolch, T., 2019. Potentially dangerous glacial lakes across the Tibetan Plateau revealed using a large-scale automated assessment approach. Science Bulletin, SPECIAL </w:t>
      </w:r>
      <w:proofErr w:type="spellStart"/>
      <w:r>
        <w:rPr>
          <w:rFonts w:ascii="Times New Roman" w:hAnsi="Times New Roman" w:cs="Times New Roman"/>
          <w:sz w:val="24"/>
          <w:szCs w:val="24"/>
        </w:rPr>
        <w:t>TOPIC:Th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cond Tibetan Plateau Scientific Expedition and Research (I) 64, 435–445. https://doi.org/10.1016/j.scib.2019.03.011</w:t>
      </w:r>
    </w:p>
    <w:p w14:paraId="01F3C4F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min, M., Bano, D., Hassan, S.S., </w:t>
      </w:r>
      <w:proofErr w:type="spellStart"/>
      <w:r>
        <w:rPr>
          <w:rFonts w:ascii="Times New Roman" w:hAnsi="Times New Roman" w:cs="Times New Roman"/>
          <w:sz w:val="24"/>
          <w:szCs w:val="24"/>
        </w:rPr>
        <w:t>Gohe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A., Khan, A.A., Khan, M.R., Hina, S.M., 2020. Mapping and monitoring of glacier lake outburst floods using geospatial modelling approach for </w:t>
      </w:r>
      <w:proofErr w:type="spellStart"/>
      <w:r>
        <w:rPr>
          <w:rFonts w:ascii="Times New Roman" w:hAnsi="Times New Roman" w:cs="Times New Roman"/>
          <w:sz w:val="24"/>
          <w:szCs w:val="24"/>
        </w:rPr>
        <w:t>Dar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ley, Pakistan. Meteorological Applications 27, e1877. https://doi.org/10.1002/met.1877</w:t>
      </w:r>
    </w:p>
    <w:p w14:paraId="7FD8BF40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z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A., Cui, P., Carling, P.A., Wang, H., Hassan, J., Liu, D., Zhang, G., </w:t>
      </w:r>
      <w:proofErr w:type="spellStart"/>
      <w:r>
        <w:rPr>
          <w:rFonts w:ascii="Times New Roman" w:hAnsi="Times New Roman" w:cs="Times New Roman"/>
          <w:sz w:val="24"/>
          <w:szCs w:val="24"/>
        </w:rPr>
        <w:t>Jin</w:t>
      </w:r>
      <w:proofErr w:type="spellEnd"/>
      <w:r>
        <w:rPr>
          <w:rFonts w:ascii="Times New Roman" w:hAnsi="Times New Roman" w:cs="Times New Roman"/>
          <w:sz w:val="24"/>
          <w:szCs w:val="24"/>
        </w:rPr>
        <w:t>, W., 2021. Increasing glacial lake outburst flood hazard in response to surge glaciers in the Karakoram. Earth-Science Reviews 212, 103432. https://doi.org/10.1016/j.earscirev.2020.103432</w:t>
      </w:r>
    </w:p>
    <w:p w14:paraId="392DF3F0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olch, T., Peters, J., Yegorov, A., Pradhan, B., </w:t>
      </w:r>
      <w:proofErr w:type="spellStart"/>
      <w:r>
        <w:rPr>
          <w:rFonts w:ascii="Times New Roman" w:hAnsi="Times New Roman" w:cs="Times New Roman"/>
          <w:sz w:val="24"/>
          <w:szCs w:val="24"/>
        </w:rPr>
        <w:t>Buchroith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Blagoveshchensky, V., 2012. Identification of Potentially Dangerous Glacial Lakes in the Northern Tian Shan, in: Pradhan, B., </w:t>
      </w:r>
      <w:proofErr w:type="spellStart"/>
      <w:r>
        <w:rPr>
          <w:rFonts w:ascii="Times New Roman" w:hAnsi="Times New Roman" w:cs="Times New Roman"/>
          <w:sz w:val="24"/>
          <w:szCs w:val="24"/>
        </w:rPr>
        <w:t>Buchroithner</w:t>
      </w:r>
      <w:proofErr w:type="spellEnd"/>
      <w:r>
        <w:rPr>
          <w:rFonts w:ascii="Times New Roman" w:hAnsi="Times New Roman" w:cs="Times New Roman"/>
          <w:sz w:val="24"/>
          <w:szCs w:val="24"/>
        </w:rPr>
        <w:t>, M. (Eds.), Terrigenous Mass Movements: Detection, Modelling, Early Warning and Mitigation Using Geoinformation Technology. Springer, Berlin, Heidelberg, pp. 369–398.</w:t>
      </w:r>
    </w:p>
    <w:p w14:paraId="32F40825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yers, A.C., Chand, M.B., Lala, J., Shrestha, M., Byers, E.A., Watanabe, T., 2020. Reconstructing the History of Glacial Lake Outburst Floods (GLOF) in the Kanchenjunga Conservation Area, East Nepal: An Interdisciplinary Approach. Sustainability 12, 5407. https://doi.org/10.3390/su12135407</w:t>
      </w:r>
    </w:p>
    <w:p w14:paraId="56E931A1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yers, A.C., Rounce, D.R., Shugar, D.H., Lala, J.M., Byers, E.A., Regmi, D., 2019. A rockfall-induced glacial lake outburst flood, Upper Barun Valley, Nepal. Landslides 16, 533–549. https://doi.org/10.1007/s10346-018-1079-9</w:t>
      </w:r>
    </w:p>
    <w:p w14:paraId="4B21E48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yers, A.C., Shugar, D.H., Chand, M.B., Portocarrero, C., Shrestha, M., Rounce, D.R., Watanabe, T., 2022. Three Recent and Lesser-Known Glacier-Related Flood Mechanisms in High Mountain Environments. </w:t>
      </w:r>
      <w:proofErr w:type="spellStart"/>
      <w:r>
        <w:rPr>
          <w:rFonts w:ascii="Times New Roman" w:hAnsi="Times New Roman" w:cs="Times New Roman"/>
          <w:sz w:val="24"/>
          <w:szCs w:val="24"/>
        </w:rPr>
        <w:t>mr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42, A12–A22. https://doi.org/10.1659/MRD-JOURNAL-D-21-00045.1</w:t>
      </w:r>
    </w:p>
    <w:p w14:paraId="6E49C0BF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arrivick</w:t>
      </w:r>
      <w:proofErr w:type="spellEnd"/>
      <w:r>
        <w:rPr>
          <w:rFonts w:ascii="Times New Roman" w:hAnsi="Times New Roman" w:cs="Times New Roman"/>
          <w:sz w:val="24"/>
          <w:szCs w:val="24"/>
        </w:rPr>
        <w:t>, J.L., Tweed, F.S., 2016. A global assessment of the societal impacts of glacier outburst floods. Global and Planetary Change 144, 1–16. https://doi.org/10.1016/j.gloplacha.2016.07.001</w:t>
      </w:r>
    </w:p>
    <w:p w14:paraId="1E746330" w14:textId="77777777" w:rsidR="004D6D47" w:rsidRPr="003129BA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  <w:lang w:val="nl-NL"/>
        </w:rPr>
      </w:pPr>
      <w:r>
        <w:rPr>
          <w:rFonts w:ascii="Times New Roman" w:hAnsi="Times New Roman" w:cs="Times New Roman"/>
          <w:sz w:val="24"/>
          <w:szCs w:val="24"/>
        </w:rPr>
        <w:t xml:space="preserve">Charles, C., 1985. </w:t>
      </w:r>
      <w:r w:rsidRPr="003129BA">
        <w:rPr>
          <w:rFonts w:ascii="Times New Roman" w:hAnsi="Times New Roman" w:cs="Times New Roman"/>
          <w:sz w:val="24"/>
          <w:szCs w:val="24"/>
          <w:lang w:val="nl-NL"/>
        </w:rPr>
        <w:t>La Valle de Hunza, Karakorum - Pakistan - Milieu Naturel, Amenagement traditionel et mutations recentes dans une vallee aride du Nord-Ouest de L’Ensemble Himalayen. Université Joseph Fourier, Grenoble, France, Grenoble.</w:t>
      </w:r>
    </w:p>
    <w:p w14:paraId="720DEF64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3129BA">
        <w:rPr>
          <w:rFonts w:ascii="Times New Roman" w:hAnsi="Times New Roman" w:cs="Times New Roman"/>
          <w:sz w:val="24"/>
          <w:szCs w:val="24"/>
          <w:lang w:val="nl-NL"/>
        </w:rPr>
        <w:t xml:space="preserve">Chen, N.S., Hu, G.S., Deng, W., Khanal, N., Zhu, Y.H., Han, D., 2013. </w:t>
      </w:r>
      <w:r>
        <w:rPr>
          <w:rFonts w:ascii="Times New Roman" w:hAnsi="Times New Roman" w:cs="Times New Roman"/>
          <w:sz w:val="24"/>
          <w:szCs w:val="24"/>
        </w:rPr>
        <w:t>On the water hazards in the trans-boundary Kosi River basin. Natural Hazards and Earth System Sciences 13, 795–808. https://doi.org/10.5194/nhess-13-795-2013</w:t>
      </w:r>
    </w:p>
    <w:p w14:paraId="1BA5D00F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llie, N., 1902. Climbing on the Himalaya and other mountain ranges. D. Douglas, Edinburgh.</w:t>
      </w:r>
    </w:p>
    <w:p w14:paraId="432B8553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onway, W.M., 1897. Formation of a Lake in Nagar. The Geographical Journal.</w:t>
      </w:r>
    </w:p>
    <w:p w14:paraId="77A68BA1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Cook, K.L., Andermann, C., Gimbert, F., Adhikari, B.R., </w:t>
      </w:r>
      <w:proofErr w:type="spellStart"/>
      <w:r>
        <w:rPr>
          <w:rFonts w:ascii="Times New Roman" w:hAnsi="Times New Roman" w:cs="Times New Roman"/>
          <w:sz w:val="24"/>
          <w:szCs w:val="24"/>
        </w:rPr>
        <w:t>Hovius</w:t>
      </w:r>
      <w:proofErr w:type="spellEnd"/>
      <w:r>
        <w:rPr>
          <w:rFonts w:ascii="Times New Roman" w:hAnsi="Times New Roman" w:cs="Times New Roman"/>
          <w:sz w:val="24"/>
          <w:szCs w:val="24"/>
        </w:rPr>
        <w:t>, N., 2018. Glacial lake outburst floods as drivers of fluvial erosion in the Himalaya. Science 362, 53–57. https://doi.org/10.1126/science.aat4981</w:t>
      </w:r>
    </w:p>
    <w:p w14:paraId="4B478E75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ui, P., Dang, C., Cheng, Z., Scott, K.M., 2010. Debris Flows Resulting From Glacial-Lake Outburst Floods in Tibet, China. Physical Geography 31, 508–527. https://doi.org/10.2747/0272-3646.31.6.508</w:t>
      </w:r>
    </w:p>
    <w:p w14:paraId="1330F8CC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iyro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Narama, C., </w:t>
      </w:r>
      <w:proofErr w:type="spellStart"/>
      <w:r>
        <w:rPr>
          <w:rFonts w:ascii="Times New Roman" w:hAnsi="Times New Roman" w:cs="Times New Roman"/>
          <w:sz w:val="24"/>
          <w:szCs w:val="24"/>
        </w:rPr>
        <w:t>Kää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>
        <w:rPr>
          <w:rFonts w:ascii="Times New Roman" w:hAnsi="Times New Roman" w:cs="Times New Roman"/>
          <w:sz w:val="24"/>
          <w:szCs w:val="24"/>
        </w:rPr>
        <w:t>Tad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., 2020. Formation and Outburst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Toguz</w:t>
      </w:r>
      <w:proofErr w:type="spellEnd"/>
      <w:r>
        <w:rPr>
          <w:rFonts w:ascii="Times New Roman" w:hAnsi="Times New Roman" w:cs="Times New Roman"/>
          <w:sz w:val="24"/>
          <w:szCs w:val="24"/>
        </w:rPr>
        <w:t>-Bulak Glacial Lake in the Northern Teskey Range, Tien Shan, Kyrgyzstan. Geosciences 10, 468. https://doi.org/10.3390/geosciences10110468</w:t>
      </w:r>
    </w:p>
    <w:p w14:paraId="58C558D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sio, A., 1955. The Ascent of K2. The Geographical Journal 121, 261–272. https://doi.org/10.2307/1790890</w:t>
      </w:r>
    </w:p>
    <w:p w14:paraId="25EEFD50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sio, A., 1930. Geological Work of the Italian Expedition to the Karakoram. The Geographical Journal 75, 402–411. https://doi.org/10.2307/1785282</w:t>
      </w:r>
    </w:p>
    <w:p w14:paraId="5C78B68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n, K., Tariq, S., Mahmood, A., Rasul, G., 2014. Temperature and Precipitation: GLOF Triggering Indicators in Gilgit-Baltistan, Pakistan. Pakistan Journal of Meteorology 10, 18.</w:t>
      </w:r>
    </w:p>
    <w:p w14:paraId="1DFF82C2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wiwe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K., Acharya, M.D., Simard, R., 2000. The Tam </w:t>
      </w:r>
      <w:proofErr w:type="spellStart"/>
      <w:r>
        <w:rPr>
          <w:rFonts w:ascii="Times New Roman" w:hAnsi="Times New Roman" w:cs="Times New Roman"/>
          <w:sz w:val="24"/>
          <w:szCs w:val="24"/>
        </w:rPr>
        <w:t>Pok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acier Lake outburst flood of 3 September 1998. Journal of Nepal Geological Society 22.</w:t>
      </w:r>
    </w:p>
    <w:p w14:paraId="6E480FE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rokhin, S.A., </w:t>
      </w:r>
      <w:proofErr w:type="spellStart"/>
      <w:r>
        <w:rPr>
          <w:rFonts w:ascii="Times New Roman" w:hAnsi="Times New Roman" w:cs="Times New Roman"/>
          <w:sz w:val="24"/>
          <w:szCs w:val="24"/>
        </w:rPr>
        <w:t>Zaginae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V.V., Meleshko, A.A., Ruiz-Villanueva, V., </w:t>
      </w:r>
      <w:proofErr w:type="spellStart"/>
      <w:r>
        <w:rPr>
          <w:rFonts w:ascii="Times New Roman" w:hAnsi="Times New Roman" w:cs="Times New Roman"/>
          <w:sz w:val="24"/>
          <w:szCs w:val="24"/>
        </w:rPr>
        <w:t>Petrako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A., </w:t>
      </w:r>
      <w:proofErr w:type="spellStart"/>
      <w:r>
        <w:rPr>
          <w:rFonts w:ascii="Times New Roman" w:hAnsi="Times New Roman" w:cs="Times New Roman"/>
          <w:sz w:val="24"/>
          <w:szCs w:val="24"/>
        </w:rPr>
        <w:t>Chernomoret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S., </w:t>
      </w:r>
      <w:proofErr w:type="spellStart"/>
      <w:r>
        <w:rPr>
          <w:rFonts w:ascii="Times New Roman" w:hAnsi="Times New Roman" w:cs="Times New Roman"/>
          <w:sz w:val="24"/>
          <w:szCs w:val="24"/>
        </w:rPr>
        <w:t>Viskhadzhie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.S., </w:t>
      </w:r>
      <w:proofErr w:type="spellStart"/>
      <w:r>
        <w:rPr>
          <w:rFonts w:ascii="Times New Roman" w:hAnsi="Times New Roman" w:cs="Times New Roman"/>
          <w:sz w:val="24"/>
          <w:szCs w:val="24"/>
        </w:rPr>
        <w:t>Tutubal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.V., Stoffel, M., 2018. Debris flows triggered from non-stationary glacier lake outbursts: the case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Tez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ke complex (Northern Tian Shan, Kyrgyzstan). Landslides 15, 83–98. https://doi.org/10.1007/s10346-017-0862-3</w:t>
      </w:r>
    </w:p>
    <w:p w14:paraId="5D9749C4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eng, Q., 1991. Characteristics of glacier outburst flood in the Yarkant river, Karakorum mountains. </w:t>
      </w:r>
      <w:proofErr w:type="spellStart"/>
      <w:r>
        <w:rPr>
          <w:rFonts w:ascii="Times New Roman" w:hAnsi="Times New Roman" w:cs="Times New Roman"/>
          <w:sz w:val="24"/>
          <w:szCs w:val="24"/>
        </w:rPr>
        <w:t>GeoJo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5, 255–263. https://doi.org/10.1007/BF02682195</w:t>
      </w:r>
    </w:p>
    <w:p w14:paraId="0FF5C23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insterwal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R., 1960. German Glaciological and Geological Expeditions to the Batura Mustagh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Rakapos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nge. Journal of Glaciology 3, 787–788. https://doi.org/10.3189/S0022143000018104</w:t>
      </w:r>
    </w:p>
    <w:p w14:paraId="6229766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t, M., 2015. Natural hazards versus climate change and their potential impacts in the dry, northern Himalayas: focus on the upper Kali Gandaki (Mustang District, Nepal). Environ Earth Sci 73, 801–814. https://doi.org/10.1007/s12665-014-3087-y</w:t>
      </w:r>
    </w:p>
    <w:p w14:paraId="6BB10C63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rancis, M.R., Miller, K.J., Dong, Z.-B., 1981. Impulse Radar Ice-depth Sounding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Ghul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acier, in: The International Karakoram Project. Cambridge University Press, pp. 111–123.</w:t>
      </w:r>
    </w:p>
    <w:p w14:paraId="0235152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o, Y., Liu, S., Qi, M., Xie, F., Wu, K., Zhu, Y., 2021. Glacier-Related Hazards Along the International Karakoram Highway: Status and Future Perspectives. Front. Earth Sci. 0. https://doi.org/10.3389/feart.2021.611501</w:t>
      </w:r>
    </w:p>
    <w:p w14:paraId="4979FF57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himire, M., 2004. Review of Studies on Glacier Lake Outburst Floods and Associated Vulnerability in the Himalayas. Himalayan Review 49–64.</w:t>
      </w:r>
    </w:p>
    <w:p w14:paraId="68459BF3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Glazir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G., 2010. A century of investigations on outbursts of the ice-dammed lake </w:t>
      </w:r>
      <w:proofErr w:type="spellStart"/>
      <w:r>
        <w:rPr>
          <w:rFonts w:ascii="Times New Roman" w:hAnsi="Times New Roman" w:cs="Times New Roman"/>
          <w:sz w:val="24"/>
          <w:szCs w:val="24"/>
        </w:rPr>
        <w:t>merzbach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Central Tien Shan). Austrian Journal of Earth Sciences 103, 171–179.</w:t>
      </w:r>
    </w:p>
    <w:p w14:paraId="517CA6F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odwin-Austen, H.H., 1864. On the Glaciers of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Mustak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nge. The Journal of the Royal Geographical Society of London 34, 19–56. https://doi.org/10.2307/1798464</w:t>
      </w:r>
    </w:p>
    <w:p w14:paraId="361E754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oudie, A., 1984. The geomorphology of the Hunza Valley, Karakoram mountains, Pakistan, in: Miller, K.J. (Ed.), The International Karakoram Project. Cambridge University Press, pp. 359–410.</w:t>
      </w:r>
    </w:p>
    <w:p w14:paraId="4986D274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Goudie, A., 1981. Fearful Landscape of the Karakoram. The Geographical Magazine 53, 306–312.</w:t>
      </w:r>
    </w:p>
    <w:p w14:paraId="544490EB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urung, D.R., Khanal, N.R., Bajracharya, S.R., Tsering, K., Joshi, S., Tshering, P., Chhetri, L.K., Lotay, Y.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., 2017. </w:t>
      </w:r>
      <w:proofErr w:type="spellStart"/>
      <w:r>
        <w:rPr>
          <w:rFonts w:ascii="Times New Roman" w:hAnsi="Times New Roman" w:cs="Times New Roman"/>
          <w:sz w:val="24"/>
          <w:szCs w:val="24"/>
        </w:rPr>
        <w:t>Lemth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sho glacial Lake outburst flood (GLOF) in Bhutan: cause and impact. </w:t>
      </w:r>
      <w:proofErr w:type="spellStart"/>
      <w:r>
        <w:rPr>
          <w:rFonts w:ascii="Times New Roman" w:hAnsi="Times New Roman" w:cs="Times New Roman"/>
          <w:sz w:val="24"/>
          <w:szCs w:val="24"/>
        </w:rPr>
        <w:t>Geoenvironment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sasters 4, 17. https://doi.org/10.1186/s40677-017-0080-2</w:t>
      </w:r>
    </w:p>
    <w:p w14:paraId="65786CF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aq, A., 2007. Community Response to Climatic Hazards in Northern Pakistan. Mountain Research and Development 27, 308–312. https://doi.org/10.1659/mrd.0947</w:t>
      </w:r>
    </w:p>
    <w:p w14:paraId="57F971FC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din, S., 1917. Southern Tibet. Stockholm.</w:t>
      </w:r>
    </w:p>
    <w:p w14:paraId="1796AF1C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witt, K., 2014. Glaciers of the Karakoram Himalaya, Advances in Asian Human-Environmental Research. Springer Netherlands, Dordrecht.</w:t>
      </w:r>
    </w:p>
    <w:p w14:paraId="0AC8817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witt, K., 2009. Rock avalanches that travel onto glaciers and related developments, Karakoram Himalaya, Inner Asia. Geomorphology 103, 66–79. https://doi.org/10.1016/j.geomorph.2007.10.017</w:t>
      </w:r>
    </w:p>
    <w:p w14:paraId="491C7AB7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ewitt, K., 1982. Natural dams and outburst floods of the Karakoram Himalaya. IAHS-AISH Publication Hydrological Aspects of Alpine and High Mountain Area (as (Proceedings of the Exeter Symposium, </w:t>
      </w:r>
      <w:proofErr w:type="spellStart"/>
      <w:r>
        <w:rPr>
          <w:rFonts w:ascii="Times New Roman" w:hAnsi="Times New Roman" w:cs="Times New Roman"/>
          <w:sz w:val="24"/>
          <w:szCs w:val="24"/>
        </w:rPr>
        <w:t>Jui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82)).</w:t>
      </w:r>
    </w:p>
    <w:p w14:paraId="649CA44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witt, K., 1968. Studies in the geomorphology of the mountain regions of the Upper Indus basin. University of London.</w:t>
      </w:r>
    </w:p>
    <w:p w14:paraId="68583EC4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ewitt, K., Liu, J., 2010. Ice-Dammed Lakes and Outburst Floods, Karakoram Himalaya: Historical Perspectives on Emerging Threats. Physical Geography 31, 528–551. https://doi.org/10.2747/0272-3646.31.6.528</w:t>
      </w:r>
    </w:p>
    <w:p w14:paraId="1C6CDDC4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ughes, R.E., 1981. Yasin Valley: The analysis of geomorphology and building types, in: The International Karakoram Project. Cambridge University Press, pp. 253–288.</w:t>
      </w:r>
    </w:p>
    <w:p w14:paraId="178465A6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untingdon, E., 1907. The Pulse of Asia: A Journey through Central Asia Illustrating the Geographic Basis of History. Boston and New York.</w:t>
      </w:r>
    </w:p>
    <w:p w14:paraId="4D3C42AF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CIMOD, 2011. Glacial Lakes and Glacial Lake Outburst Floods in Nepal. ICIMOD.</w:t>
      </w:r>
    </w:p>
    <w:p w14:paraId="1BD701F4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keda, N., Narama, C., </w:t>
      </w:r>
      <w:proofErr w:type="spellStart"/>
      <w:r>
        <w:rPr>
          <w:rFonts w:ascii="Times New Roman" w:hAnsi="Times New Roman" w:cs="Times New Roman"/>
          <w:sz w:val="24"/>
          <w:szCs w:val="24"/>
        </w:rPr>
        <w:t>Gyals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, 2016. Knowledge Sharing for Disaster Risk Reduction: Insights from a Glacier Lake Workshop in the Ladakh Region, Indian Himalayas. </w:t>
      </w:r>
      <w:proofErr w:type="spellStart"/>
      <w:r>
        <w:rPr>
          <w:rFonts w:ascii="Times New Roman" w:hAnsi="Times New Roman" w:cs="Times New Roman"/>
          <w:sz w:val="24"/>
          <w:szCs w:val="24"/>
        </w:rPr>
        <w:t>mre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6, 31–40. https://doi.org/10.1659/MRD-JOURNAL-D-15-00035.1</w:t>
      </w:r>
    </w:p>
    <w:p w14:paraId="2272A0F8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turriz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L., 2005a. Historical glacier-dammed lakes and outburst floods i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ley (Hindukush-Karakoram). </w:t>
      </w:r>
      <w:proofErr w:type="spellStart"/>
      <w:r>
        <w:rPr>
          <w:rFonts w:ascii="Times New Roman" w:hAnsi="Times New Roman" w:cs="Times New Roman"/>
          <w:sz w:val="24"/>
          <w:szCs w:val="24"/>
        </w:rPr>
        <w:t>GeoJou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63, 1–47. https://doi.org/10.1007/s10708-005-2395-x</w:t>
      </w:r>
    </w:p>
    <w:p w14:paraId="22960DD5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turriz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L., 2005b. New observations on present and prehistorical glacier-dammed lakes i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Shims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ley (Karakoram Mountains). Journal of Asian Earth Sciences 25, 545–555. https://doi.org/10.1016/j.jseaes.2004.04.011</w:t>
      </w:r>
    </w:p>
    <w:p w14:paraId="719D5FA5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turriz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L., 2005c. The historical </w:t>
      </w:r>
      <w:proofErr w:type="spellStart"/>
      <w:r>
        <w:rPr>
          <w:rFonts w:ascii="Times New Roman" w:hAnsi="Times New Roman" w:cs="Times New Roman"/>
          <w:sz w:val="24"/>
          <w:szCs w:val="24"/>
        </w:rPr>
        <w:t>Sakle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huyinj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Chatebo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acier Dams as triggers for lake outburst cascades i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ley, Hindukush. Island Arc 14, 389–399. https://doi.org/10.1111/j.1440-1738.2005.00498.x</w:t>
      </w:r>
    </w:p>
    <w:p w14:paraId="3D6B30C8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turriz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L., 2004. Ice-dammed lakes in the Hindukush-Karakoram Mountains (Pakistan): Geomorphological impacts of outbursts floods i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valley. Himalayan Journal of Sciences 2, 160–161. https://doi.org/10.3126/hjs.v2i4.851</w:t>
      </w:r>
    </w:p>
    <w:p w14:paraId="543B3B9A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ves, J.D., Shrestha, R.B., </w:t>
      </w:r>
      <w:proofErr w:type="spellStart"/>
      <w:r>
        <w:rPr>
          <w:rFonts w:ascii="Times New Roman" w:hAnsi="Times New Roman" w:cs="Times New Roman"/>
          <w:sz w:val="24"/>
          <w:szCs w:val="24"/>
        </w:rPr>
        <w:t>Mool</w:t>
      </w:r>
      <w:proofErr w:type="spellEnd"/>
      <w:r>
        <w:rPr>
          <w:rFonts w:ascii="Times New Roman" w:hAnsi="Times New Roman" w:cs="Times New Roman"/>
          <w:sz w:val="24"/>
          <w:szCs w:val="24"/>
        </w:rPr>
        <w:t>, P.K., 2010. Formation of Glacial Lakes in the Hindu Kush-Himalayas and GLOF Risk Assessment. ICIMOD, Kathmandu, Nepal.</w:t>
      </w:r>
    </w:p>
    <w:p w14:paraId="7F6A5FB4" w14:textId="77777777" w:rsidR="004D6D47" w:rsidRPr="003129BA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Khanal, N.R., Hu, J.-M., </w:t>
      </w:r>
      <w:proofErr w:type="spellStart"/>
      <w:r>
        <w:rPr>
          <w:rFonts w:ascii="Times New Roman" w:hAnsi="Times New Roman" w:cs="Times New Roman"/>
          <w:sz w:val="24"/>
          <w:szCs w:val="24"/>
        </w:rPr>
        <w:t>Mo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., 2015. Glacial Lake Outburst Flood Risk i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Poiq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/Bhote Koshi/Sun Koshi River Basin in the Central Himalayas. </w:t>
      </w:r>
      <w:r w:rsidRPr="003129BA">
        <w:rPr>
          <w:rFonts w:ascii="Times New Roman" w:hAnsi="Times New Roman" w:cs="Times New Roman"/>
          <w:sz w:val="24"/>
          <w:szCs w:val="24"/>
          <w:lang w:val="de-AT"/>
        </w:rPr>
        <w:t>MRD 35, 351–364. https://doi.org/10.1659/MRD-JOURNAL-D-15-00009</w:t>
      </w:r>
    </w:p>
    <w:p w14:paraId="2EE677A6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3129BA">
        <w:rPr>
          <w:rFonts w:ascii="Times New Roman" w:hAnsi="Times New Roman" w:cs="Times New Roman"/>
          <w:sz w:val="24"/>
          <w:szCs w:val="24"/>
          <w:lang w:val="de-AT"/>
        </w:rPr>
        <w:t xml:space="preserve">Kingslake, J., Ng, F., 2013. </w:t>
      </w:r>
      <w:r>
        <w:rPr>
          <w:rFonts w:ascii="Times New Roman" w:hAnsi="Times New Roman" w:cs="Times New Roman"/>
          <w:sz w:val="24"/>
          <w:szCs w:val="24"/>
        </w:rPr>
        <w:t xml:space="preserve">Quantifying the predictability of the timing of </w:t>
      </w:r>
      <w:proofErr w:type="spellStart"/>
      <w:r>
        <w:rPr>
          <w:rFonts w:ascii="Times New Roman" w:hAnsi="Times New Roman" w:cs="Times New Roman"/>
          <w:sz w:val="24"/>
          <w:szCs w:val="24"/>
        </w:rPr>
        <w:t>jökulhlaup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om Merzbacher Lake, Kyrgyzstan. Journal of Glaciology 59, 805–818. https://doi.org/10.3189/2013JoG12J156</w:t>
      </w:r>
    </w:p>
    <w:p w14:paraId="5A88ED80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omori, J., Koike, T., </w:t>
      </w:r>
      <w:proofErr w:type="spellStart"/>
      <w:r>
        <w:rPr>
          <w:rFonts w:ascii="Times New Roman" w:hAnsi="Times New Roman" w:cs="Times New Roman"/>
          <w:sz w:val="24"/>
          <w:szCs w:val="24"/>
        </w:rPr>
        <w:t>Yamanokuchi</w:t>
      </w:r>
      <w:proofErr w:type="spellEnd"/>
      <w:r>
        <w:rPr>
          <w:rFonts w:ascii="Times New Roman" w:hAnsi="Times New Roman" w:cs="Times New Roman"/>
          <w:sz w:val="24"/>
          <w:szCs w:val="24"/>
        </w:rPr>
        <w:t>, T., Tshering, P., 2012. Glacial Lake Outburst Events in the Bhutan Himalayas. Global Environmental Research 16, 59–70.</w:t>
      </w:r>
    </w:p>
    <w:p w14:paraId="520C2B4E" w14:textId="77777777" w:rsidR="004D6D47" w:rsidRPr="003129BA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>
        <w:rPr>
          <w:rFonts w:ascii="Times New Roman" w:hAnsi="Times New Roman" w:cs="Times New Roman"/>
          <w:sz w:val="24"/>
          <w:szCs w:val="24"/>
        </w:rPr>
        <w:t xml:space="preserve">Kreutzmann, H., 1994. Habitat conditions and settlement processes in the Hindukush Karakoram. </w:t>
      </w:r>
      <w:r w:rsidRPr="003129BA">
        <w:rPr>
          <w:rFonts w:ascii="Times New Roman" w:hAnsi="Times New Roman" w:cs="Times New Roman"/>
          <w:sz w:val="24"/>
          <w:szCs w:val="24"/>
          <w:lang w:val="de-AT"/>
        </w:rPr>
        <w:t>Petermanns Geographische Mitteilungen 138, 337–356.</w:t>
      </w:r>
    </w:p>
    <w:p w14:paraId="37E62714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3129BA">
        <w:rPr>
          <w:rFonts w:ascii="Times New Roman" w:hAnsi="Times New Roman" w:cs="Times New Roman"/>
          <w:sz w:val="24"/>
          <w:szCs w:val="24"/>
          <w:lang w:val="de-AT"/>
        </w:rPr>
        <w:t xml:space="preserve">Kropáček, J., Neckel, N., Tyrna, B., Holzer, N., Hovden, A., Gourmelen, N., Schneider, C., Buchroithner, M., Hochschild, V., 2015. </w:t>
      </w:r>
      <w:r>
        <w:rPr>
          <w:rFonts w:ascii="Times New Roman" w:hAnsi="Times New Roman" w:cs="Times New Roman"/>
          <w:sz w:val="24"/>
          <w:szCs w:val="24"/>
        </w:rPr>
        <w:t>Repeated glacial lake outburst flood threatening the oldest Buddhist monastery in north-western Nepal. Natural Hazards and Earth System Sciences 15, 2425–2437. https://doi.org/10.5194/nhess-15-2425-2015</w:t>
      </w:r>
    </w:p>
    <w:p w14:paraId="1375F8A5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3129BA">
        <w:rPr>
          <w:rFonts w:ascii="Times New Roman" w:hAnsi="Times New Roman" w:cs="Times New Roman"/>
          <w:sz w:val="24"/>
          <w:szCs w:val="24"/>
          <w:lang w:val="nl-NL"/>
        </w:rPr>
        <w:t xml:space="preserve">Liu, J., Zhang, J., Bo, G., 2019. </w:t>
      </w:r>
      <w:r>
        <w:rPr>
          <w:rFonts w:ascii="Times New Roman" w:hAnsi="Times New Roman" w:cs="Times New Roman"/>
          <w:sz w:val="24"/>
          <w:szCs w:val="24"/>
        </w:rPr>
        <w:t>An overview of glacial lake outburst floods in Tibet, China. Journal of Glaciology and Geocryology 41. https://doi.org/10.7522 /j.issn.1000-0240.2019.0073</w:t>
      </w:r>
    </w:p>
    <w:p w14:paraId="2FD08545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3129BA">
        <w:rPr>
          <w:rFonts w:ascii="Times New Roman" w:hAnsi="Times New Roman" w:cs="Times New Roman"/>
          <w:sz w:val="24"/>
          <w:szCs w:val="24"/>
          <w:lang w:val="de-AT"/>
        </w:rPr>
        <w:t xml:space="preserve">Liu, J.-J., Cheng, Z.-L., Li, Y., 2014. </w:t>
      </w:r>
      <w:r>
        <w:rPr>
          <w:rFonts w:ascii="Times New Roman" w:hAnsi="Times New Roman" w:cs="Times New Roman"/>
          <w:sz w:val="24"/>
          <w:szCs w:val="24"/>
        </w:rPr>
        <w:t xml:space="preserve">The 1988 glacial lake outburst flood in </w:t>
      </w:r>
      <w:proofErr w:type="spellStart"/>
      <w:r>
        <w:rPr>
          <w:rFonts w:ascii="Times New Roman" w:hAnsi="Times New Roman" w:cs="Times New Roman"/>
          <w:sz w:val="24"/>
          <w:szCs w:val="24"/>
        </w:rPr>
        <w:t>Guangxiec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ke, Tibet, China. Natural Hazards and Earth System Sciences 14, 3065–3075. https://doi.org/10.5194/nhess-14-3065-2014</w:t>
      </w:r>
    </w:p>
    <w:p w14:paraId="6D956BC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u, S., </w:t>
      </w:r>
      <w:proofErr w:type="spellStart"/>
      <w:r>
        <w:rPr>
          <w:rFonts w:ascii="Times New Roman" w:hAnsi="Times New Roman" w:cs="Times New Roman"/>
          <w:sz w:val="24"/>
          <w:szCs w:val="24"/>
        </w:rPr>
        <w:t>Shagg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, </w:t>
      </w:r>
      <w:proofErr w:type="spellStart"/>
      <w:r>
        <w:rPr>
          <w:rFonts w:ascii="Times New Roman" w:hAnsi="Times New Roman" w:cs="Times New Roman"/>
          <w:sz w:val="24"/>
          <w:szCs w:val="24"/>
        </w:rPr>
        <w:t>Jun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X., Wang, Z., Yao, X., Jiang, Z., Guo, W., </w:t>
      </w:r>
      <w:proofErr w:type="spellStart"/>
      <w:r>
        <w:rPr>
          <w:rFonts w:ascii="Times New Roman" w:hAnsi="Times New Roman" w:cs="Times New Roman"/>
          <w:sz w:val="24"/>
          <w:szCs w:val="24"/>
        </w:rPr>
        <w:t>Anx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L., Zhang, S., Ye, B., Zhen, L., Wei, J., Wu, L., 2014. Glaciers in China and Their Variations, in: Kargel, J.S., Leonard, G.J., Bishop, M.P., </w:t>
      </w:r>
      <w:proofErr w:type="spellStart"/>
      <w:r>
        <w:rPr>
          <w:rFonts w:ascii="Times New Roman" w:hAnsi="Times New Roman" w:cs="Times New Roman"/>
          <w:sz w:val="24"/>
          <w:szCs w:val="24"/>
        </w:rPr>
        <w:t>Kääb</w:t>
      </w:r>
      <w:proofErr w:type="spellEnd"/>
      <w:r>
        <w:rPr>
          <w:rFonts w:ascii="Times New Roman" w:hAnsi="Times New Roman" w:cs="Times New Roman"/>
          <w:sz w:val="24"/>
          <w:szCs w:val="24"/>
        </w:rPr>
        <w:t>, A., Raup, B.H. (Eds.), Global Land Ice Measurements from Space, Springer Praxis Books. Springer, Berlin, Heidelberg, pp. 583–608.</w:t>
      </w:r>
    </w:p>
    <w:p w14:paraId="1855791B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ngstaff, T.G., 1951. This is my voyage. John Murray, London.</w:t>
      </w:r>
    </w:p>
    <w:p w14:paraId="2213CE5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ngstaff, T.G., 1920. Byways in the Hindukush. Alpine Journal 221.</w:t>
      </w:r>
    </w:p>
    <w:p w14:paraId="6CE0792F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ngstaff, T.G., 1910. Glacier Exploration in the Eastern Karakoram. The Geographical Journal 35, 622–653. https://doi.org/10.2307/1777235</w:t>
      </w:r>
    </w:p>
    <w:p w14:paraId="7A95F123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harjan, S.B., Steiner, J.F., Shrestha, A.B., Maharjan, A., Nepal, S., Shrestha, M., Bajracharya, B., Rasul, G., Shrestha, M., Jackson, M., Gupta, N., 2021.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mc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lood disaster: Cascading hazard and the need for </w:t>
      </w:r>
      <w:proofErr w:type="spellStart"/>
      <w:r>
        <w:rPr>
          <w:rFonts w:ascii="Times New Roman" w:hAnsi="Times New Roman" w:cs="Times New Roman"/>
          <w:sz w:val="24"/>
          <w:szCs w:val="24"/>
        </w:rPr>
        <w:t>multihazar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isk management - ICIMOD. ICIMOD, Kathmandu, Nepal.</w:t>
      </w:r>
    </w:p>
    <w:p w14:paraId="6550CFA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son, K., 1935. The Study of Threatening Glaciers. The Geographical Journal 85, 24–35. https://doi.org/10.2307/1787033</w:t>
      </w:r>
    </w:p>
    <w:p w14:paraId="683B81A6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son, K., 1930.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Shy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lood-a commentary. Himalayan Journal 2, 40–47.</w:t>
      </w:r>
    </w:p>
    <w:p w14:paraId="4DE9B5CA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son, K., 1929a. Indus floods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Shy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aciers. Himalayan Journal 1, 10–29.</w:t>
      </w:r>
    </w:p>
    <w:p w14:paraId="19EFE33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son, K., 1929b. The Upper </w:t>
      </w:r>
      <w:proofErr w:type="spellStart"/>
      <w:r>
        <w:rPr>
          <w:rFonts w:ascii="Times New Roman" w:hAnsi="Times New Roman" w:cs="Times New Roman"/>
          <w:sz w:val="24"/>
          <w:szCs w:val="24"/>
        </w:rPr>
        <w:t>Shy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aciers. Alpine Journal 12.</w:t>
      </w:r>
    </w:p>
    <w:p w14:paraId="22ECB735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cCormick, A.D., 1895. An artist in the Himalayas. Macmillan, New York.</w:t>
      </w:r>
    </w:p>
    <w:p w14:paraId="6E3D3A40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de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R., </w:t>
      </w:r>
      <w:proofErr w:type="spellStart"/>
      <w:r>
        <w:rPr>
          <w:rFonts w:ascii="Times New Roman" w:hAnsi="Times New Roman" w:cs="Times New Roman"/>
          <w:sz w:val="24"/>
          <w:szCs w:val="24"/>
        </w:rPr>
        <w:t>Baimoldaye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.A., </w:t>
      </w:r>
      <w:proofErr w:type="spellStart"/>
      <w:r>
        <w:rPr>
          <w:rFonts w:ascii="Times New Roman" w:hAnsi="Times New Roman" w:cs="Times New Roman"/>
          <w:sz w:val="24"/>
          <w:szCs w:val="24"/>
        </w:rPr>
        <w:t>Kirenskay</w:t>
      </w:r>
      <w:proofErr w:type="spellEnd"/>
      <w:r>
        <w:rPr>
          <w:rFonts w:ascii="Times New Roman" w:hAnsi="Times New Roman" w:cs="Times New Roman"/>
          <w:sz w:val="24"/>
          <w:szCs w:val="24"/>
        </w:rPr>
        <w:t>, T.L., 2016. Anthology debris flows and their processes., Debris flows in the Southeast Kazakhstan. MINISTRY OF EDUCATION AND SCIENCE REPUBLIC OF KAZAKHSTAN, Almaty.</w:t>
      </w:r>
    </w:p>
    <w:p w14:paraId="3DF0ACD3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de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R., </w:t>
      </w:r>
      <w:proofErr w:type="spellStart"/>
      <w:r>
        <w:rPr>
          <w:rFonts w:ascii="Times New Roman" w:hAnsi="Times New Roman" w:cs="Times New Roman"/>
          <w:sz w:val="24"/>
          <w:szCs w:val="24"/>
        </w:rPr>
        <w:t>Blagoveshchenski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V.P., </w:t>
      </w:r>
      <w:proofErr w:type="spellStart"/>
      <w:r>
        <w:rPr>
          <w:rFonts w:ascii="Times New Roman" w:hAnsi="Times New Roman" w:cs="Times New Roman"/>
          <w:sz w:val="24"/>
          <w:szCs w:val="24"/>
        </w:rPr>
        <w:t>Gulyaye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.S.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o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U., 2019. Debris Flow Activity in Trans-Ili Alatau in the 20th — Early 21st Centuries. </w:t>
      </w:r>
      <w:proofErr w:type="spellStart"/>
      <w:r>
        <w:rPr>
          <w:rFonts w:ascii="Times New Roman" w:hAnsi="Times New Roman" w:cs="Times New Roman"/>
          <w:sz w:val="24"/>
          <w:szCs w:val="24"/>
        </w:rPr>
        <w:t>Geog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Nat. </w:t>
      </w:r>
      <w:proofErr w:type="spellStart"/>
      <w:r>
        <w:rPr>
          <w:rFonts w:ascii="Times New Roman" w:hAnsi="Times New Roman" w:cs="Times New Roman"/>
          <w:sz w:val="24"/>
          <w:szCs w:val="24"/>
        </w:rPr>
        <w:t>Resour</w:t>
      </w:r>
      <w:proofErr w:type="spellEnd"/>
      <w:r>
        <w:rPr>
          <w:rFonts w:ascii="Times New Roman" w:hAnsi="Times New Roman" w:cs="Times New Roman"/>
          <w:sz w:val="24"/>
          <w:szCs w:val="24"/>
        </w:rPr>
        <w:t>. 40, 292–298. https://doi.org/10.1134/S1875372819030120</w:t>
      </w:r>
    </w:p>
    <w:p w14:paraId="5522F2F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de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R., Popov, N.V., </w:t>
      </w:r>
      <w:proofErr w:type="spellStart"/>
      <w:r>
        <w:rPr>
          <w:rFonts w:ascii="Times New Roman" w:hAnsi="Times New Roman" w:cs="Times New Roman"/>
          <w:sz w:val="24"/>
          <w:szCs w:val="24"/>
        </w:rPr>
        <w:t>Blagovechshenski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V.P., Askarova, M.A., </w:t>
      </w:r>
      <w:proofErr w:type="spellStart"/>
      <w:r>
        <w:rPr>
          <w:rFonts w:ascii="Times New Roman" w:hAnsi="Times New Roman" w:cs="Times New Roman"/>
          <w:sz w:val="24"/>
          <w:szCs w:val="24"/>
        </w:rPr>
        <w:t>Mede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A., </w:t>
      </w:r>
      <w:proofErr w:type="spellStart"/>
      <w:r>
        <w:rPr>
          <w:rFonts w:ascii="Times New Roman" w:hAnsi="Times New Roman" w:cs="Times New Roman"/>
          <w:sz w:val="24"/>
          <w:szCs w:val="24"/>
        </w:rPr>
        <w:t>Rano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U., </w:t>
      </w:r>
      <w:proofErr w:type="spellStart"/>
      <w:r>
        <w:rPr>
          <w:rFonts w:ascii="Times New Roman" w:hAnsi="Times New Roman" w:cs="Times New Roman"/>
          <w:sz w:val="24"/>
          <w:szCs w:val="24"/>
        </w:rPr>
        <w:t>Kamalbekova</w:t>
      </w:r>
      <w:proofErr w:type="spellEnd"/>
      <w:r>
        <w:rPr>
          <w:rFonts w:ascii="Times New Roman" w:hAnsi="Times New Roman" w:cs="Times New Roman"/>
          <w:sz w:val="24"/>
          <w:szCs w:val="24"/>
        </w:rPr>
        <w:t>, A., Bolch, T., 2022. Moraine-dammed glacial lakes and threat of glacial debris flows in South-East Kazakhstan. Earth-Science Reviews 103999. https://doi.org/10.1016/j.earscirev.2022.103999</w:t>
      </w:r>
    </w:p>
    <w:p w14:paraId="38D0DA08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rgi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Kopf, C., </w:t>
      </w:r>
      <w:proofErr w:type="spellStart"/>
      <w:r>
        <w:rPr>
          <w:rFonts w:ascii="Times New Roman" w:hAnsi="Times New Roman" w:cs="Times New Roman"/>
          <w:sz w:val="24"/>
          <w:szCs w:val="24"/>
        </w:rPr>
        <w:t>Müllebn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B., Schneider, J.F., 2012. Changes of the Cryosphere and related geohazards in the high-mountain areas of Tajikistan and Austria : A comparison. </w:t>
      </w:r>
      <w:proofErr w:type="spellStart"/>
      <w:r>
        <w:rPr>
          <w:rFonts w:ascii="Times New Roman" w:hAnsi="Times New Roman" w:cs="Times New Roman"/>
          <w:sz w:val="24"/>
          <w:szCs w:val="24"/>
        </w:rPr>
        <w:t>Geografis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naler</w:t>
      </w:r>
      <w:proofErr w:type="spellEnd"/>
      <w:r>
        <w:rPr>
          <w:rFonts w:ascii="Times New Roman" w:hAnsi="Times New Roman" w:cs="Times New Roman"/>
          <w:sz w:val="24"/>
          <w:szCs w:val="24"/>
        </w:rPr>
        <w:t>. https://doi.org/10.1111/j.1468-0459.2011.00450.x</w:t>
      </w:r>
    </w:p>
    <w:p w14:paraId="3F4943F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iaomia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Q., Liu, S., Gao, Y., 2021. </w:t>
      </w:r>
      <w:proofErr w:type="spellStart"/>
      <w:r>
        <w:rPr>
          <w:rFonts w:ascii="Times New Roman" w:hAnsi="Times New Roman" w:cs="Times New Roman"/>
          <w:sz w:val="24"/>
          <w:szCs w:val="24"/>
        </w:rPr>
        <w:t>Zhang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Gyi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orts under the threat of glacial lake outburst flood. Sciences in Cold and Arid Regions 12, 461–476.</w:t>
      </w:r>
    </w:p>
    <w:p w14:paraId="78C22E01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iles, E.S., Watson, C.S., Brun, F., Berthier, E., Esteves, M., Quincey, D.J., Miles, K.E., Hubbard, B., Wagnon, P., 2018. Glacial and geomorphic effects of a supraglacial lake drainage and outburst event, Everest region, Nepal Himalaya. The Cryosphere 12, 3891–3905. https://doi.org/10.5194/tc-12-3891-2018</w:t>
      </w:r>
    </w:p>
    <w:p w14:paraId="4C6BC82F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ool</w:t>
      </w:r>
      <w:proofErr w:type="spellEnd"/>
      <w:r>
        <w:rPr>
          <w:rFonts w:ascii="Times New Roman" w:hAnsi="Times New Roman" w:cs="Times New Roman"/>
          <w:sz w:val="24"/>
          <w:szCs w:val="24"/>
        </w:rPr>
        <w:t>, P.K., 1995. Glacier Lake Outburst Floods in Nepal | Journal of Nepal Geological Society. Journal of Nepal Geological Society 11.</w:t>
      </w:r>
    </w:p>
    <w:p w14:paraId="5DEB9B9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ool</w:t>
      </w:r>
      <w:proofErr w:type="spellEnd"/>
      <w:r>
        <w:rPr>
          <w:rFonts w:ascii="Times New Roman" w:hAnsi="Times New Roman" w:cs="Times New Roman"/>
          <w:sz w:val="24"/>
          <w:szCs w:val="24"/>
        </w:rPr>
        <w:t>, P.K., Bajracharya, S.R., Joshi, S.P., 2001. Inventory of Glaciers, Glacial Lakes and Glacial Lake Outburst Floods. ICIMOD, Kathmandu, Nepal.</w:t>
      </w:r>
    </w:p>
    <w:p w14:paraId="32BD2555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rris, C.J., 1928. Some Valleys and Glaciers in Hunza. The Geographical Journal 71, 513–531. https://doi.org/10.2307/1783172</w:t>
      </w:r>
    </w:p>
    <w:p w14:paraId="1D4E052C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rama, C., </w:t>
      </w:r>
      <w:proofErr w:type="spellStart"/>
      <w:r>
        <w:rPr>
          <w:rFonts w:ascii="Times New Roman" w:hAnsi="Times New Roman" w:cs="Times New Roman"/>
          <w:sz w:val="24"/>
          <w:szCs w:val="24"/>
        </w:rPr>
        <w:t>Daiyro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>
        <w:rPr>
          <w:rFonts w:ascii="Times New Roman" w:hAnsi="Times New Roman" w:cs="Times New Roman"/>
          <w:sz w:val="24"/>
          <w:szCs w:val="24"/>
        </w:rPr>
        <w:t>Duishonakuno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>
        <w:rPr>
          <w:rFonts w:ascii="Times New Roman" w:hAnsi="Times New Roman" w:cs="Times New Roman"/>
          <w:sz w:val="24"/>
          <w:szCs w:val="24"/>
        </w:rPr>
        <w:t>Tad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T., Sato, H., </w:t>
      </w:r>
      <w:proofErr w:type="spellStart"/>
      <w:r>
        <w:rPr>
          <w:rFonts w:ascii="Times New Roman" w:hAnsi="Times New Roman" w:cs="Times New Roman"/>
          <w:sz w:val="24"/>
          <w:szCs w:val="24"/>
        </w:rPr>
        <w:t>Kää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>
        <w:rPr>
          <w:rFonts w:ascii="Times New Roman" w:hAnsi="Times New Roman" w:cs="Times New Roman"/>
          <w:sz w:val="24"/>
          <w:szCs w:val="24"/>
        </w:rPr>
        <w:t>U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J., </w:t>
      </w:r>
      <w:proofErr w:type="spellStart"/>
      <w:r>
        <w:rPr>
          <w:rFonts w:ascii="Times New Roman" w:hAnsi="Times New Roman" w:cs="Times New Roman"/>
          <w:sz w:val="24"/>
          <w:szCs w:val="24"/>
        </w:rPr>
        <w:t>Abdrakhmatov</w:t>
      </w:r>
      <w:proofErr w:type="spellEnd"/>
      <w:r>
        <w:rPr>
          <w:rFonts w:ascii="Times New Roman" w:hAnsi="Times New Roman" w:cs="Times New Roman"/>
          <w:sz w:val="24"/>
          <w:szCs w:val="24"/>
        </w:rPr>
        <w:t>, K., 2018. Large drainages from short-lived glacial lakes in the Teskey Range, Tien Shan Mountains, Central Asia. Natural Hazards and Earth System Sciences 18, 983–995. https://doi.org/10.5194/nhess-18-983-2018</w:t>
      </w:r>
    </w:p>
    <w:p w14:paraId="552933E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rama, C., </w:t>
      </w:r>
      <w:proofErr w:type="spellStart"/>
      <w:r>
        <w:rPr>
          <w:rFonts w:ascii="Times New Roman" w:hAnsi="Times New Roman" w:cs="Times New Roman"/>
          <w:sz w:val="24"/>
          <w:szCs w:val="24"/>
        </w:rPr>
        <w:t>Duishonakuno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>
        <w:rPr>
          <w:rFonts w:ascii="Times New Roman" w:hAnsi="Times New Roman" w:cs="Times New Roman"/>
          <w:sz w:val="24"/>
          <w:szCs w:val="24"/>
        </w:rPr>
        <w:t>Kää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, </w:t>
      </w:r>
      <w:proofErr w:type="spellStart"/>
      <w:r>
        <w:rPr>
          <w:rFonts w:ascii="Times New Roman" w:hAnsi="Times New Roman" w:cs="Times New Roman"/>
          <w:sz w:val="24"/>
          <w:szCs w:val="24"/>
        </w:rPr>
        <w:t>Daiyro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</w:t>
      </w:r>
      <w:proofErr w:type="spellStart"/>
      <w:r>
        <w:rPr>
          <w:rFonts w:ascii="Times New Roman" w:hAnsi="Times New Roman" w:cs="Times New Roman"/>
          <w:sz w:val="24"/>
          <w:szCs w:val="24"/>
        </w:rPr>
        <w:t>Abdrakhmato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., 2010. The 24 July 2008 outburst flood at the western </w:t>
      </w:r>
      <w:proofErr w:type="spellStart"/>
      <w:r>
        <w:rPr>
          <w:rFonts w:ascii="Times New Roman" w:hAnsi="Times New Roman" w:cs="Times New Roman"/>
          <w:sz w:val="24"/>
          <w:szCs w:val="24"/>
        </w:rPr>
        <w:t>Zyn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acier lake and recent regional changes in glacier lakes of the Teskey Ala-Too range, Tien Shan, Kyrgyzstan. Natural Hazards and Earth System Sciences 10, 647–659. https://doi.org/10.5194/nhess-10-647-2010</w:t>
      </w:r>
    </w:p>
    <w:p w14:paraId="28B96410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rama, C., </w:t>
      </w:r>
      <w:proofErr w:type="spellStart"/>
      <w:r>
        <w:rPr>
          <w:rFonts w:ascii="Times New Roman" w:hAnsi="Times New Roman" w:cs="Times New Roman"/>
          <w:sz w:val="24"/>
          <w:szCs w:val="24"/>
        </w:rPr>
        <w:t>Severski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., Yegorov, A., 2009. Current State of Glacier Changes, Glacial Lakes, and Outburst Floods in the Ile Ala-Tau and </w:t>
      </w:r>
      <w:proofErr w:type="spellStart"/>
      <w:r>
        <w:rPr>
          <w:rFonts w:ascii="Times New Roman" w:hAnsi="Times New Roman" w:cs="Times New Roman"/>
          <w:sz w:val="24"/>
          <w:szCs w:val="24"/>
        </w:rPr>
        <w:t>Kungö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la-Too Ranges, Northern Tien Shan Mountains. </w:t>
      </w:r>
      <w:proofErr w:type="spellStart"/>
      <w:r>
        <w:rPr>
          <w:rFonts w:ascii="MS Gothic" w:eastAsia="MS Gothic" w:hAnsi="MS Gothic" w:cs="MS Gothic" w:hint="eastAsia"/>
          <w:sz w:val="24"/>
          <w:szCs w:val="24"/>
        </w:rPr>
        <w:t>チリガクロンシュウ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4, 22–32. https://doi.org/10.7886/hgs.84.22</w:t>
      </w:r>
    </w:p>
    <w:p w14:paraId="6B407B4C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sh, D.F.T., </w:t>
      </w:r>
      <w:proofErr w:type="spellStart"/>
      <w:r>
        <w:rPr>
          <w:rFonts w:ascii="Times New Roman" w:hAnsi="Times New Roman" w:cs="Times New Roman"/>
          <w:sz w:val="24"/>
          <w:szCs w:val="24"/>
        </w:rPr>
        <w:t>Brunsd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K., Hughes, R.E., Jones, D.K.C., Halley, B.F.W., 1985. A catastrophic debris flow near </w:t>
      </w:r>
      <w:proofErr w:type="spellStart"/>
      <w:r>
        <w:rPr>
          <w:rFonts w:ascii="Times New Roman" w:hAnsi="Times New Roman" w:cs="Times New Roman"/>
          <w:sz w:val="24"/>
          <w:szCs w:val="24"/>
        </w:rPr>
        <w:t>Gupis</w:t>
      </w:r>
      <w:proofErr w:type="spellEnd"/>
      <w:r>
        <w:rPr>
          <w:rFonts w:ascii="Times New Roman" w:hAnsi="Times New Roman" w:cs="Times New Roman"/>
          <w:sz w:val="24"/>
          <w:szCs w:val="24"/>
        </w:rPr>
        <w:t>, Northern areas, Pakistan. International Society for Soil Mechanics and Geotechnical Engineering 1163–1166.</w:t>
      </w:r>
    </w:p>
    <w:p w14:paraId="23C7095F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eve, A., 1913. Thirty Years in Kashmir. Edward Arnold, London.</w:t>
      </w:r>
    </w:p>
    <w:p w14:paraId="25BF579B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eve, A., 1911. Journeys in the Himalayas and Some Factors of Himalayan Erosion. The Geographical Journal 38, 345–355. https://doi.org/10.2307/1778538</w:t>
      </w:r>
    </w:p>
    <w:p w14:paraId="3890A3D6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e, Y., Liu, Q., Wang, J., Zhang, Y., Sheng, Y., Liu, S., 2018. An inventory of historical glacial lake outburst floods in the Himalayas based on remote sensing observations and geomorphological analysis. Geomorphology 308, 91–106. https://doi.org/10.1016/j.geomorph.2018.02.002</w:t>
      </w:r>
    </w:p>
    <w:p w14:paraId="1FEA0A02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trako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A., </w:t>
      </w:r>
      <w:proofErr w:type="spellStart"/>
      <w:r>
        <w:rPr>
          <w:rFonts w:ascii="Times New Roman" w:hAnsi="Times New Roman" w:cs="Times New Roman"/>
          <w:sz w:val="24"/>
          <w:szCs w:val="24"/>
        </w:rPr>
        <w:t>Chernomoret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.S., </w:t>
      </w:r>
      <w:proofErr w:type="spellStart"/>
      <w:r>
        <w:rPr>
          <w:rFonts w:ascii="Times New Roman" w:hAnsi="Times New Roman" w:cs="Times New Roman"/>
          <w:sz w:val="24"/>
          <w:szCs w:val="24"/>
        </w:rPr>
        <w:t>Viskhadzhie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K.S.,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D., </w:t>
      </w:r>
      <w:proofErr w:type="spellStart"/>
      <w:r>
        <w:rPr>
          <w:rFonts w:ascii="Times New Roman" w:hAnsi="Times New Roman" w:cs="Times New Roman"/>
          <w:sz w:val="24"/>
          <w:szCs w:val="24"/>
        </w:rPr>
        <w:t>Saverny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E.A., Petrov, M.A., Erokhin, S.A., </w:t>
      </w:r>
      <w:proofErr w:type="spellStart"/>
      <w:r>
        <w:rPr>
          <w:rFonts w:ascii="Times New Roman" w:hAnsi="Times New Roman" w:cs="Times New Roman"/>
          <w:sz w:val="24"/>
          <w:szCs w:val="24"/>
        </w:rPr>
        <w:t>Tutubali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O.V., </w:t>
      </w:r>
      <w:proofErr w:type="spellStart"/>
      <w:r>
        <w:rPr>
          <w:rFonts w:ascii="Times New Roman" w:hAnsi="Times New Roman" w:cs="Times New Roman"/>
          <w:sz w:val="24"/>
          <w:szCs w:val="24"/>
        </w:rPr>
        <w:t>Glazyr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G.E., </w:t>
      </w:r>
      <w:proofErr w:type="spellStart"/>
      <w:r>
        <w:rPr>
          <w:rFonts w:ascii="Times New Roman" w:hAnsi="Times New Roman" w:cs="Times New Roman"/>
          <w:sz w:val="24"/>
          <w:szCs w:val="24"/>
        </w:rPr>
        <w:t>Shpunto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.M., Stoffel, M., 2020. Putting the poorly documented 1998 GLOF disaster in </w:t>
      </w:r>
      <w:proofErr w:type="spellStart"/>
      <w:r>
        <w:rPr>
          <w:rFonts w:ascii="Times New Roman" w:hAnsi="Times New Roman" w:cs="Times New Roman"/>
          <w:sz w:val="24"/>
          <w:szCs w:val="24"/>
        </w:rPr>
        <w:t>Shakhimar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iver valley (Alay Range, Kyrgyzstan/Uzbekistan) into perspective. Science of The Total Environment 724, 138287. https://doi.org/10.1016/j.scitotenv.2020.138287</w:t>
      </w:r>
    </w:p>
    <w:p w14:paraId="708EAA38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ana, A.S., Abuzar, K., Kiran, R., Mansoor, R., Kubra, S., 2015. Diagnostic Study of Heavy Downpour in 2015 Flash Floods over Chitral Area, Northern Pakistan 12, 15.</w:t>
      </w:r>
    </w:p>
    <w:p w14:paraId="2C2508BA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hman, G., 2015. GLOF Risk and Reduction Approaches in Pakistan, in: Rahman, A.-U.-, Khan, A.N., Shaw, R. (Eds.), Disaster Risk Reduction Approaches in Pakistan, Disaster Risk Reduction. Springer Japan, Tokyo, pp. 217–237.</w:t>
      </w:r>
    </w:p>
    <w:p w14:paraId="23CC8E14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hman, G., Ahmad, S., Khan, S.D., Ali, F., Ali, T.H., Khan, S.F., 2014. Threat of glacial lake outburst flood to Tehsil </w:t>
      </w:r>
      <w:proofErr w:type="spellStart"/>
      <w:r>
        <w:rPr>
          <w:rFonts w:ascii="Times New Roman" w:hAnsi="Times New Roman" w:cs="Times New Roman"/>
          <w:sz w:val="24"/>
          <w:szCs w:val="24"/>
        </w:rPr>
        <w:t>Gup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rom </w:t>
      </w:r>
      <w:proofErr w:type="spellStart"/>
      <w:r>
        <w:rPr>
          <w:rFonts w:ascii="Times New Roman" w:hAnsi="Times New Roman" w:cs="Times New Roman"/>
          <w:sz w:val="24"/>
          <w:szCs w:val="24"/>
        </w:rPr>
        <w:t>Khukus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ke, District </w:t>
      </w:r>
      <w:proofErr w:type="spellStart"/>
      <w:r>
        <w:rPr>
          <w:rFonts w:ascii="Times New Roman" w:hAnsi="Times New Roman" w:cs="Times New Roman"/>
          <w:sz w:val="24"/>
          <w:szCs w:val="24"/>
        </w:rPr>
        <w:t>Ghizer</w:t>
      </w:r>
      <w:proofErr w:type="spellEnd"/>
      <w:r>
        <w:rPr>
          <w:rFonts w:ascii="Times New Roman" w:hAnsi="Times New Roman" w:cs="Times New Roman"/>
          <w:sz w:val="24"/>
          <w:szCs w:val="24"/>
        </w:rPr>
        <w:t>, Gilgit Baltistan, Pakistan. Nat Hazards 70, 1589–1602. https://doi.org/10.1007/s11069-013-0893-6</w:t>
      </w:r>
    </w:p>
    <w:p w14:paraId="79736C2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oohi, R., Ashraf, A., Mustafa, N., Mustafa, T., 2008. Preparatory Assessment Report on Community Based Survey for Assessment of Glacial Lake Outburst Flood Hazards (GLOFs) in Hunza River Basin.</w:t>
      </w:r>
    </w:p>
    <w:p w14:paraId="5C0A1586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ounce, D.R., Byers, A.C., Byers, E.A., McKinney, D.C., 2017. Brief communication: Observations of a glacier outburst flood from Lhotse Glacier, Everest area, Nepal. The Cryosphere 11, 443–449. https://doi.org/10.5194/tc-11-443-2017</w:t>
      </w:r>
    </w:p>
    <w:p w14:paraId="09E8966A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ound, V., Leinss, S., Huss, M., </w:t>
      </w:r>
      <w:proofErr w:type="spellStart"/>
      <w:r>
        <w:rPr>
          <w:rFonts w:ascii="Times New Roman" w:hAnsi="Times New Roman" w:cs="Times New Roman"/>
          <w:sz w:val="24"/>
          <w:szCs w:val="24"/>
        </w:rPr>
        <w:t>Haemmi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C., </w:t>
      </w:r>
      <w:proofErr w:type="spellStart"/>
      <w:r>
        <w:rPr>
          <w:rFonts w:ascii="Times New Roman" w:hAnsi="Times New Roman" w:cs="Times New Roman"/>
          <w:sz w:val="24"/>
          <w:szCs w:val="24"/>
        </w:rPr>
        <w:t>Hajns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., 2017. Surge dynamics and lake outburst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Kyag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acier, Karakoram. The Cryosphere 11, 723–739. https://doi.org/10.5194/tc-11-723-2017</w:t>
      </w:r>
    </w:p>
    <w:p w14:paraId="3ADF2717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3129BA">
        <w:rPr>
          <w:rFonts w:ascii="Times New Roman" w:hAnsi="Times New Roman" w:cs="Times New Roman"/>
          <w:sz w:val="24"/>
          <w:szCs w:val="24"/>
          <w:lang w:val="de-AT"/>
        </w:rPr>
        <w:t xml:space="preserve">Sangewar, C.V., Srivastava, D., Singh, R.K., 1999. </w:t>
      </w:r>
      <w:r>
        <w:rPr>
          <w:rFonts w:ascii="Times New Roman" w:hAnsi="Times New Roman" w:cs="Times New Roman"/>
          <w:sz w:val="24"/>
          <w:szCs w:val="24"/>
        </w:rPr>
        <w:t xml:space="preserve">Reservoir within the Shaune Garang glacier, district Kinnaur, Himachal Pradesh, in: In Proceedings of the Symposium on Snow, Ice and Glaciers: A Himalay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pecti</w:t>
      </w:r>
      <w:proofErr w:type="spellEnd"/>
      <w:r>
        <w:rPr>
          <w:rFonts w:ascii="Times New Roman" w:hAnsi="Times New Roman" w:cs="Times New Roman"/>
          <w:sz w:val="24"/>
          <w:szCs w:val="24"/>
        </w:rPr>
        <w:t>. Geological Survey of India.</w:t>
      </w:r>
    </w:p>
    <w:p w14:paraId="1DEB7B3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aunders, F., 1983. Karakoram Villages. Gilgit.</w:t>
      </w:r>
    </w:p>
    <w:p w14:paraId="6DE3C3DA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chmidt, S., </w:t>
      </w:r>
      <w:proofErr w:type="spellStart"/>
      <w:r>
        <w:rPr>
          <w:rFonts w:ascii="Times New Roman" w:hAnsi="Times New Roman" w:cs="Times New Roman"/>
          <w:sz w:val="24"/>
          <w:szCs w:val="24"/>
        </w:rPr>
        <w:t>Nüsser</w:t>
      </w:r>
      <w:proofErr w:type="spellEnd"/>
      <w:r>
        <w:rPr>
          <w:rFonts w:ascii="Times New Roman" w:hAnsi="Times New Roman" w:cs="Times New Roman"/>
          <w:sz w:val="24"/>
          <w:szCs w:val="24"/>
        </w:rPr>
        <w:t>, M., Baghel, R., Dame, J., 2020. Cryosphere hazards in Ladakh: the 2014 Gya glacial lake outburst flood and its implications for risk assessment. Nat Hazards 104, 2071–2095. https://doi.org/10.1007/s11069-020-04262-8</w:t>
      </w:r>
    </w:p>
    <w:p w14:paraId="55DD633A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hangguan, D., Ding, Y., Liu, S., Xie, Z., Pieczonka, T., Xu, J., Moldobekov, B., 2017. Quick Release of Internal Water Storage in a Glacier Leads to Underestimation of the Hazard Potential of Glacial Lake Outburst Floods From Lake Merzbacher in Central Tian Shan Mountains. Geophysical Research Letters 44, 9786–9795. https://doi.org/10.1002/2017GL074443</w:t>
      </w:r>
    </w:p>
    <w:p w14:paraId="29348A9A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hi, Y.F., 2003. An exploring innovative research case: recollection of the Batura Glacier expedition and research on restoring Karakorum Highway project. Journal of Glaciology and Geocryology 25, 479–481. https://doi.org/10.3969/j.issn.1000-0240.2003.04.020</w:t>
      </w:r>
    </w:p>
    <w:p w14:paraId="5FB60A50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hi, Y.F., Zhang, X.S., 1978. Historical variations in the advance and retreat of the Batura Glacier in the Karakoram mountains. Acta </w:t>
      </w:r>
      <w:proofErr w:type="spellStart"/>
      <w:r>
        <w:rPr>
          <w:rFonts w:ascii="Times New Roman" w:hAnsi="Times New Roman" w:cs="Times New Roman"/>
          <w:sz w:val="24"/>
          <w:szCs w:val="24"/>
        </w:rPr>
        <w:t>Geographi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i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3, 27–40. https://doi.org/10.11821/xb197801002</w:t>
      </w:r>
    </w:p>
    <w:p w14:paraId="65B68D21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trachey, W., 1853. Physical Geography of Western Tibet. William Clowes &amp; Sons Ltd, London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Beccles</w:t>
      </w:r>
      <w:proofErr w:type="spellEnd"/>
      <w:r>
        <w:rPr>
          <w:rFonts w:ascii="Times New Roman" w:hAnsi="Times New Roman" w:cs="Times New Roman"/>
          <w:sz w:val="24"/>
          <w:szCs w:val="24"/>
        </w:rPr>
        <w:t>, London.</w:t>
      </w:r>
    </w:p>
    <w:p w14:paraId="275124AC" w14:textId="77777777" w:rsidR="004D6D47" w:rsidRPr="003129BA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>
        <w:rPr>
          <w:rFonts w:ascii="Times New Roman" w:hAnsi="Times New Roman" w:cs="Times New Roman"/>
          <w:sz w:val="24"/>
          <w:szCs w:val="24"/>
        </w:rPr>
        <w:t xml:space="preserve">Todd, H.J., 1930. Correspondence: Gilgit and Hunza River Floods. </w:t>
      </w:r>
      <w:r w:rsidRPr="003129BA">
        <w:rPr>
          <w:rFonts w:ascii="Times New Roman" w:hAnsi="Times New Roman" w:cs="Times New Roman"/>
          <w:sz w:val="24"/>
          <w:szCs w:val="24"/>
          <w:lang w:val="de-AT"/>
        </w:rPr>
        <w:t>Himalayan Journal 2.</w:t>
      </w:r>
    </w:p>
    <w:p w14:paraId="6EF8B3B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3129BA">
        <w:rPr>
          <w:rFonts w:ascii="Times New Roman" w:hAnsi="Times New Roman" w:cs="Times New Roman"/>
          <w:sz w:val="24"/>
          <w:szCs w:val="24"/>
          <w:lang w:val="de-AT"/>
        </w:rPr>
        <w:t xml:space="preserve">Veh, G., Korup, O., von Specht, S., Roessner, S., Walz, A., 2019. </w:t>
      </w:r>
      <w:r>
        <w:rPr>
          <w:rFonts w:ascii="Times New Roman" w:hAnsi="Times New Roman" w:cs="Times New Roman"/>
          <w:sz w:val="24"/>
          <w:szCs w:val="24"/>
        </w:rPr>
        <w:t>Unchanged frequency of moraine-dammed glacial lake outburst floods in the Himalaya. Nature Climate Change 9, 379–383. https://doi.org/10.1038/s41558-019-0437-5</w:t>
      </w:r>
    </w:p>
    <w:p w14:paraId="5613A6DC" w14:textId="77777777" w:rsidR="004D6D47" w:rsidRPr="003129BA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>
        <w:rPr>
          <w:rFonts w:ascii="Times New Roman" w:hAnsi="Times New Roman" w:cs="Times New Roman"/>
          <w:sz w:val="24"/>
          <w:szCs w:val="24"/>
        </w:rPr>
        <w:t xml:space="preserve">Veh, G., </w:t>
      </w:r>
      <w:proofErr w:type="spellStart"/>
      <w:r>
        <w:rPr>
          <w:rFonts w:ascii="Times New Roman" w:hAnsi="Times New Roman" w:cs="Times New Roman"/>
          <w:sz w:val="24"/>
          <w:szCs w:val="24"/>
        </w:rPr>
        <w:t>Lützow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, </w:t>
      </w:r>
      <w:proofErr w:type="spellStart"/>
      <w:r>
        <w:rPr>
          <w:rFonts w:ascii="Times New Roman" w:hAnsi="Times New Roman" w:cs="Times New Roman"/>
          <w:sz w:val="24"/>
          <w:szCs w:val="24"/>
        </w:rPr>
        <w:t>Kharlamov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V., </w:t>
      </w:r>
      <w:proofErr w:type="spellStart"/>
      <w:r>
        <w:rPr>
          <w:rFonts w:ascii="Times New Roman" w:hAnsi="Times New Roman" w:cs="Times New Roman"/>
          <w:sz w:val="24"/>
          <w:szCs w:val="24"/>
        </w:rPr>
        <w:t>Petrako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, </w:t>
      </w:r>
      <w:proofErr w:type="spellStart"/>
      <w:r>
        <w:rPr>
          <w:rFonts w:ascii="Times New Roman" w:hAnsi="Times New Roman" w:cs="Times New Roman"/>
          <w:sz w:val="24"/>
          <w:szCs w:val="24"/>
        </w:rPr>
        <w:t>Hugonn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R., Korup, O., 2022. Trends, Breaks, and Biases in the Frequency of Reported Glacier Lake Outburst Floods. </w:t>
      </w:r>
      <w:r w:rsidRPr="003129BA">
        <w:rPr>
          <w:rFonts w:ascii="Times New Roman" w:hAnsi="Times New Roman" w:cs="Times New Roman"/>
          <w:sz w:val="24"/>
          <w:szCs w:val="24"/>
          <w:lang w:val="de-AT"/>
        </w:rPr>
        <w:t>Earth’s Future 10, e2021EF002426. https://doi.org/10.1029/2021EF002426</w:t>
      </w:r>
    </w:p>
    <w:p w14:paraId="4AF51A11" w14:textId="77777777" w:rsidR="004D6D47" w:rsidRPr="003129BA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  <w:lang w:val="de-AT"/>
        </w:rPr>
      </w:pPr>
      <w:r w:rsidRPr="003129BA">
        <w:rPr>
          <w:rFonts w:ascii="Times New Roman" w:hAnsi="Times New Roman" w:cs="Times New Roman"/>
          <w:sz w:val="24"/>
          <w:szCs w:val="24"/>
          <w:lang w:val="de-AT"/>
        </w:rPr>
        <w:lastRenderedPageBreak/>
        <w:t>Visser, Ph.C., Visser-Hooft, J., von Cvitković, J., 1935. Wissenschaftliche ergebnisse der Niederländischen Expeditionen in den Karakorum und die angrenzenden gebiete in den jahren 1922, 1925 und 1929/30. In kommission bei F.A. Brockhaus, Leipzig.</w:t>
      </w:r>
    </w:p>
    <w:p w14:paraId="37F5D757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3129BA">
        <w:rPr>
          <w:rFonts w:ascii="Times New Roman" w:hAnsi="Times New Roman" w:cs="Times New Roman"/>
          <w:sz w:val="24"/>
          <w:szCs w:val="24"/>
          <w:lang w:val="de-AT"/>
        </w:rPr>
        <w:t xml:space="preserve">Visser-Hooft, J., 1926. </w:t>
      </w:r>
      <w:r>
        <w:rPr>
          <w:rFonts w:ascii="Times New Roman" w:hAnsi="Times New Roman" w:cs="Times New Roman"/>
          <w:sz w:val="24"/>
          <w:szCs w:val="24"/>
        </w:rPr>
        <w:t>Among the Kara-</w:t>
      </w:r>
      <w:proofErr w:type="spellStart"/>
      <w:r>
        <w:rPr>
          <w:rFonts w:ascii="Times New Roman" w:hAnsi="Times New Roman" w:cs="Times New Roman"/>
          <w:sz w:val="24"/>
          <w:szCs w:val="24"/>
        </w:rPr>
        <w:t>Kor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aciers in 1925. Edward Arnold, London.</w:t>
      </w:r>
    </w:p>
    <w:p w14:paraId="6D530449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uichard, D., Zimmermann, M., 1987. The 1985 Catastrophic Drainage of a Moraine-Dammed Lake, Khumbu Himal, Nepal: Cause and Consequences. Mountain Research and Development 7, 91–110. https://doi.org/10.2307/3673305</w:t>
      </w:r>
    </w:p>
    <w:p w14:paraId="24D86300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Vuichard, D., Zimmermann, M., 1986.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moch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lash-Flood, Khumbu Himal, Nepal. Mountain Research and Development 6, 90–94. https://doi.org/10.2307/3673345</w:t>
      </w:r>
    </w:p>
    <w:p w14:paraId="1C5AC1DB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ng, W., </w:t>
      </w:r>
      <w:proofErr w:type="spellStart"/>
      <w:r>
        <w:rPr>
          <w:rFonts w:ascii="Times New Roman" w:hAnsi="Times New Roman" w:cs="Times New Roman"/>
          <w:sz w:val="24"/>
          <w:szCs w:val="24"/>
        </w:rPr>
        <w:t>Mao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H., </w:t>
      </w:r>
      <w:proofErr w:type="spellStart"/>
      <w:r>
        <w:rPr>
          <w:rFonts w:ascii="Times New Roman" w:hAnsi="Times New Roman" w:cs="Times New Roman"/>
          <w:sz w:val="24"/>
          <w:szCs w:val="24"/>
        </w:rPr>
        <w:t>Jinming</w:t>
      </w:r>
      <w:proofErr w:type="spellEnd"/>
      <w:r>
        <w:rPr>
          <w:rFonts w:ascii="Times New Roman" w:hAnsi="Times New Roman" w:cs="Times New Roman"/>
          <w:sz w:val="24"/>
          <w:szCs w:val="24"/>
        </w:rPr>
        <w:t>, C., Miller, K.J., 1984. A surging advance of Balt Bare glacier, Karakoram Mountains., in: The International Karakoram Project. Cambridge University Press, pp. 76–83.</w:t>
      </w:r>
    </w:p>
    <w:p w14:paraId="60CBB3A4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ang, X., Liu, S., Ding, Y., Guo, W., Jiang, Z., Lin, J., Han, Y., 2012. An approach for estimating the breach probabilities of moraine-dammed lakes in the Chinese Himalayas using remote-sensing data. Natural Hazards and Earth System Sciences 12, 3109–3122. https://doi.org/10.5194/nhess-12-3109-2012</w:t>
      </w:r>
    </w:p>
    <w:p w14:paraId="01B7868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amada, T., Sharma, C., 1993. Glacier lakes and outburst floods in the Nepal Himalaya. IAHS Publications-Publications of … 319–330.</w:t>
      </w:r>
    </w:p>
    <w:p w14:paraId="78B19F3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Yao, X.J., Liu, S.Y., Sun, M.P., Zhang, X.J., 2014. Study on the glacial lake outburst flood events in Tibet since the 20th century. Journal of Natural Resources 29, 1377–1390.</w:t>
      </w:r>
    </w:p>
    <w:p w14:paraId="51370D6D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Yong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, </w:t>
      </w:r>
      <w:proofErr w:type="spellStart"/>
      <w:r>
        <w:rPr>
          <w:rFonts w:ascii="Times New Roman" w:hAnsi="Times New Roman" w:cs="Times New Roman"/>
          <w:sz w:val="24"/>
          <w:szCs w:val="24"/>
        </w:rPr>
        <w:t>Jingshi</w:t>
      </w:r>
      <w:proofErr w:type="spellEnd"/>
      <w:r>
        <w:rPr>
          <w:rFonts w:ascii="Times New Roman" w:hAnsi="Times New Roman" w:cs="Times New Roman"/>
          <w:sz w:val="24"/>
          <w:szCs w:val="24"/>
        </w:rPr>
        <w:t>, L., 1992. Glacier lake outburst flood disasters in China. Annals of Glaciology 16, 180–184. https://doi.org/10.3189/1992AoG16-1-180-184</w:t>
      </w:r>
    </w:p>
    <w:p w14:paraId="480B01C3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Zaginaev</w:t>
      </w:r>
      <w:proofErr w:type="spellEnd"/>
      <w:r>
        <w:rPr>
          <w:rFonts w:ascii="Times New Roman" w:hAnsi="Times New Roman" w:cs="Times New Roman"/>
          <w:sz w:val="24"/>
          <w:szCs w:val="24"/>
        </w:rPr>
        <w:t>, V., Ballesteros-</w:t>
      </w:r>
      <w:proofErr w:type="spellStart"/>
      <w:r>
        <w:rPr>
          <w:rFonts w:ascii="Times New Roman" w:hAnsi="Times New Roman" w:cs="Times New Roman"/>
          <w:sz w:val="24"/>
          <w:szCs w:val="24"/>
        </w:rPr>
        <w:t>Cánov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J.A., Erokhin, S., Matov, E., </w:t>
      </w:r>
      <w:proofErr w:type="spellStart"/>
      <w:r>
        <w:rPr>
          <w:rFonts w:ascii="Times New Roman" w:hAnsi="Times New Roman" w:cs="Times New Roman"/>
          <w:sz w:val="24"/>
          <w:szCs w:val="24"/>
        </w:rPr>
        <w:t>Petrakov</w:t>
      </w:r>
      <w:proofErr w:type="spellEnd"/>
      <w:r>
        <w:rPr>
          <w:rFonts w:ascii="Times New Roman" w:hAnsi="Times New Roman" w:cs="Times New Roman"/>
          <w:sz w:val="24"/>
          <w:szCs w:val="24"/>
        </w:rPr>
        <w:t>, D., Stoffel, M., 2016. Reconstruction of glacial lake outburst floods in northern Tien Shan: Implications for hazard assessment. Geomorphology 269, 75–84. https://doi.org/10.1016/j.geomorph.2016.06.028</w:t>
      </w:r>
    </w:p>
    <w:p w14:paraId="694F76A5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Zaginaev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V., </w:t>
      </w:r>
      <w:proofErr w:type="spellStart"/>
      <w:r>
        <w:rPr>
          <w:rFonts w:ascii="Times New Roman" w:hAnsi="Times New Roman" w:cs="Times New Roman"/>
          <w:sz w:val="24"/>
          <w:szCs w:val="24"/>
        </w:rPr>
        <w:t>Petrakov</w:t>
      </w:r>
      <w:proofErr w:type="spellEnd"/>
      <w:r>
        <w:rPr>
          <w:rFonts w:ascii="Times New Roman" w:hAnsi="Times New Roman" w:cs="Times New Roman"/>
          <w:sz w:val="24"/>
          <w:szCs w:val="24"/>
        </w:rPr>
        <w:t>, D., Erokhin, S., Meleshko, A., Stoffel, M., Ballesteros-</w:t>
      </w:r>
      <w:proofErr w:type="spellStart"/>
      <w:r>
        <w:rPr>
          <w:rFonts w:ascii="Times New Roman" w:hAnsi="Times New Roman" w:cs="Times New Roman"/>
          <w:sz w:val="24"/>
          <w:szCs w:val="24"/>
        </w:rPr>
        <w:t>Cánovas</w:t>
      </w:r>
      <w:proofErr w:type="spellEnd"/>
      <w:r>
        <w:rPr>
          <w:rFonts w:ascii="Times New Roman" w:hAnsi="Times New Roman" w:cs="Times New Roman"/>
          <w:sz w:val="24"/>
          <w:szCs w:val="24"/>
        </w:rPr>
        <w:t>, J.A., 2019. Geomorphic control on regional glacier lake outburst flood and debris flow activity over northern Tien Shan. Global and Planetary Change 176, 50–59. https://doi.org/10.1016/j.gloplacha.2019.03.003</w:t>
      </w:r>
    </w:p>
    <w:p w14:paraId="28878BDB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Zhang, M., Chen, F., Tian, B., Liang, D., Yang, A., 2020. Characterization of </w:t>
      </w:r>
      <w:proofErr w:type="spellStart"/>
      <w:r>
        <w:rPr>
          <w:rFonts w:ascii="Times New Roman" w:hAnsi="Times New Roman" w:cs="Times New Roman"/>
          <w:sz w:val="24"/>
          <w:szCs w:val="24"/>
        </w:rPr>
        <w:t>Kyag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lacier and Lake Outburst Floods in 2018 Based on Time-Series Sentinel-1A Data. Water 12, 184. https://doi.org/10.3390/w12010184</w:t>
      </w:r>
    </w:p>
    <w:p w14:paraId="730D2A52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Zhang, T., Wang, W., Gao, T., An, B., 2021. Simulation and Assessment of Future Glacial Lake Outburst Floods in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Poiq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iver Basin, Central Himalayas. Water 13, 1376. https://doi.org/10.3390/w13101376</w:t>
      </w:r>
    </w:p>
    <w:p w14:paraId="5B1D7CDB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hang, X., 1992. Investigation of glacier bursts of the Yarkant River in Xinjiang, China. Annals of Glaciology 16, 135–139. https://doi.org/10.3189/1992AoG16-1-135-139</w:t>
      </w:r>
    </w:p>
    <w:p w14:paraId="154BBB26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Zhang, X., Li, N., You, X., Wang, W., 1990. The Researches of Glacier Lake Outburst Floods of the Yarkant River in Xinjiang. Science in China Series B-Chemistry, Life Sciences &amp; Earth Sciences 33, 1014–1024. https://doi.org/10.1360/yb1990-33-8-1014</w:t>
      </w:r>
    </w:p>
    <w:p w14:paraId="15574F43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Zheng, G., Bao, A., Allen, S., Ballesteros-Canovas, J., Yuan, Y., </w:t>
      </w:r>
      <w:proofErr w:type="spellStart"/>
      <w:r>
        <w:rPr>
          <w:rFonts w:ascii="Times New Roman" w:hAnsi="Times New Roman" w:cs="Times New Roman"/>
          <w:sz w:val="24"/>
          <w:szCs w:val="24"/>
        </w:rPr>
        <w:t>Jiapaer</w:t>
      </w:r>
      <w:proofErr w:type="spellEnd"/>
      <w:r>
        <w:rPr>
          <w:rFonts w:ascii="Times New Roman" w:hAnsi="Times New Roman" w:cs="Times New Roman"/>
          <w:sz w:val="24"/>
          <w:szCs w:val="24"/>
        </w:rPr>
        <w:t>, G., 2021a. Numerous unreported glacial lake outburst floods in the Third Pole revealed by high-resolution satellite data and geomorphological evidence. Science Bulletin. https://doi.org/10.1016/j.scib.2021.01.014</w:t>
      </w:r>
    </w:p>
    <w:p w14:paraId="5188887E" w14:textId="77777777" w:rsidR="004D6D47" w:rsidRDefault="004D6D47" w:rsidP="004D6D47">
      <w:pPr>
        <w:pStyle w:val="Bibliography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Zheng, G., </w:t>
      </w:r>
      <w:proofErr w:type="spellStart"/>
      <w:r>
        <w:rPr>
          <w:rFonts w:ascii="Times New Roman" w:hAnsi="Times New Roman" w:cs="Times New Roman"/>
          <w:sz w:val="24"/>
          <w:szCs w:val="24"/>
        </w:rPr>
        <w:t>Mergi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., Emmer, A., Allen, S., Bao, A., Guo, H., Stoffel, M., 2021b. The 2020 glacial lake outburst flood at </w:t>
      </w:r>
      <w:proofErr w:type="spellStart"/>
      <w:r>
        <w:rPr>
          <w:rFonts w:ascii="Times New Roman" w:hAnsi="Times New Roman" w:cs="Times New Roman"/>
          <w:sz w:val="24"/>
          <w:szCs w:val="24"/>
        </w:rPr>
        <w:t>Jinwuco</w:t>
      </w:r>
      <w:proofErr w:type="spellEnd"/>
      <w:r>
        <w:rPr>
          <w:rFonts w:ascii="Times New Roman" w:hAnsi="Times New Roman" w:cs="Times New Roman"/>
          <w:sz w:val="24"/>
          <w:szCs w:val="24"/>
        </w:rPr>
        <w:t>, Tibet: causes, impacts, and implications for hazard and risk assessment. The Cryosphere 15, 3159–3180. https://doi.org/10.5194/tc-15-3159-2021</w:t>
      </w:r>
    </w:p>
    <w:p w14:paraId="7AB52ED8" w14:textId="7DE92ABA" w:rsidR="00060374" w:rsidRPr="00060374" w:rsidRDefault="004D6D47" w:rsidP="004D6D47">
      <w:pPr>
        <w:rPr>
          <w:lang w:val="nl-NL"/>
        </w:rPr>
      </w:pPr>
      <w:r>
        <w:rPr>
          <w:lang w:val="nl-NL"/>
        </w:rPr>
        <w:fldChar w:fldCharType="end"/>
      </w:r>
      <w:bookmarkEnd w:id="0"/>
    </w:p>
    <w:sectPr w:rsidR="00060374" w:rsidRPr="00060374" w:rsidSect="00F202B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60374"/>
    <w:rsid w:val="00030A9E"/>
    <w:rsid w:val="00042605"/>
    <w:rsid w:val="00060374"/>
    <w:rsid w:val="00086FF2"/>
    <w:rsid w:val="000C0FAF"/>
    <w:rsid w:val="00104DB9"/>
    <w:rsid w:val="001079F6"/>
    <w:rsid w:val="0017295C"/>
    <w:rsid w:val="00180A2B"/>
    <w:rsid w:val="001B6961"/>
    <w:rsid w:val="001C26E7"/>
    <w:rsid w:val="001C334F"/>
    <w:rsid w:val="001C59E1"/>
    <w:rsid w:val="001E1E6D"/>
    <w:rsid w:val="001E2104"/>
    <w:rsid w:val="001E2BAA"/>
    <w:rsid w:val="001E3584"/>
    <w:rsid w:val="00240970"/>
    <w:rsid w:val="002C1851"/>
    <w:rsid w:val="003172BF"/>
    <w:rsid w:val="00330C0C"/>
    <w:rsid w:val="003A138F"/>
    <w:rsid w:val="003A212A"/>
    <w:rsid w:val="003C4CDE"/>
    <w:rsid w:val="003C4E61"/>
    <w:rsid w:val="003F124B"/>
    <w:rsid w:val="003F1440"/>
    <w:rsid w:val="003F6AE8"/>
    <w:rsid w:val="0042672D"/>
    <w:rsid w:val="00493F78"/>
    <w:rsid w:val="004C1FC1"/>
    <w:rsid w:val="004D6D47"/>
    <w:rsid w:val="005515AD"/>
    <w:rsid w:val="00552941"/>
    <w:rsid w:val="0057131C"/>
    <w:rsid w:val="005C5920"/>
    <w:rsid w:val="0067486B"/>
    <w:rsid w:val="007472AE"/>
    <w:rsid w:val="00772E1C"/>
    <w:rsid w:val="00775B6B"/>
    <w:rsid w:val="007F1FCF"/>
    <w:rsid w:val="008373D3"/>
    <w:rsid w:val="00841F79"/>
    <w:rsid w:val="00846E14"/>
    <w:rsid w:val="008512AD"/>
    <w:rsid w:val="008E784A"/>
    <w:rsid w:val="008F3539"/>
    <w:rsid w:val="008F7DC5"/>
    <w:rsid w:val="00913CE9"/>
    <w:rsid w:val="0094758D"/>
    <w:rsid w:val="009B51AB"/>
    <w:rsid w:val="009B55BE"/>
    <w:rsid w:val="009E75F2"/>
    <w:rsid w:val="009F0F9A"/>
    <w:rsid w:val="00A0529F"/>
    <w:rsid w:val="00A7247E"/>
    <w:rsid w:val="00A724C5"/>
    <w:rsid w:val="00A8643F"/>
    <w:rsid w:val="00AC6B5D"/>
    <w:rsid w:val="00B02C47"/>
    <w:rsid w:val="00B06F5D"/>
    <w:rsid w:val="00B342BB"/>
    <w:rsid w:val="00B631C0"/>
    <w:rsid w:val="00BA1121"/>
    <w:rsid w:val="00BB1390"/>
    <w:rsid w:val="00BD7665"/>
    <w:rsid w:val="00C40B80"/>
    <w:rsid w:val="00C4659F"/>
    <w:rsid w:val="00C518A4"/>
    <w:rsid w:val="00C66427"/>
    <w:rsid w:val="00CB0EAA"/>
    <w:rsid w:val="00CB3AF5"/>
    <w:rsid w:val="00CB7ABB"/>
    <w:rsid w:val="00D03A49"/>
    <w:rsid w:val="00D15F8C"/>
    <w:rsid w:val="00D32F4B"/>
    <w:rsid w:val="00D33414"/>
    <w:rsid w:val="00DB4414"/>
    <w:rsid w:val="00DF1C0F"/>
    <w:rsid w:val="00DF455E"/>
    <w:rsid w:val="00E166FA"/>
    <w:rsid w:val="00E25A94"/>
    <w:rsid w:val="00E3152F"/>
    <w:rsid w:val="00E82120"/>
    <w:rsid w:val="00ED55A0"/>
    <w:rsid w:val="00ED7760"/>
    <w:rsid w:val="00EF1BB2"/>
    <w:rsid w:val="00F04A71"/>
    <w:rsid w:val="00F07C75"/>
    <w:rsid w:val="00F202B5"/>
    <w:rsid w:val="00F34F20"/>
    <w:rsid w:val="00F41BA5"/>
    <w:rsid w:val="00F81A0C"/>
    <w:rsid w:val="00F81E27"/>
    <w:rsid w:val="00FA3D42"/>
    <w:rsid w:val="00FA40EE"/>
    <w:rsid w:val="00FB6E28"/>
    <w:rsid w:val="00FE5C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2FC223"/>
  <w15:chartTrackingRefBased/>
  <w15:docId w15:val="{6EB69CBF-0C67-4BBA-ADA7-4F37355A8E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60374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60374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3469</Words>
  <Characters>19776</Characters>
  <Application>Microsoft Office Word</Application>
  <DocSecurity>0</DocSecurity>
  <Lines>164</Lines>
  <Paragraphs>46</Paragraphs>
  <ScaleCrop>false</ScaleCrop>
  <Company/>
  <LinksUpToDate>false</LinksUpToDate>
  <CharactersWithSpaces>231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kob Friedrich Steiner</dc:creator>
  <cp:keywords/>
  <dc:description/>
  <cp:lastModifiedBy>Jakob Friedrich Steiner</cp:lastModifiedBy>
  <cp:revision>5</cp:revision>
  <dcterms:created xsi:type="dcterms:W3CDTF">2022-09-05T06:19:00Z</dcterms:created>
  <dcterms:modified xsi:type="dcterms:W3CDTF">2022-10-26T1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0"&gt;&lt;session id="RcHRNMLA"/&gt;&lt;style id="http://www.zotero.org/styles/elsevier-harvard" hasBibliography="1" bibliographyStyleHasBeenSet="1"/&gt;&lt;prefs&gt;&lt;pref name="fieldType" value="Field"/&gt;&lt;/prefs&gt;&lt;/data&gt;</vt:lpwstr>
  </property>
</Properties>
</file>